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Pr="006F77F2">
        <w:rPr>
          <w:i/>
          <w:sz w:val="24"/>
          <w:szCs w:val="24"/>
        </w:rPr>
        <w:t>10-</w:t>
      </w:r>
      <w:r>
        <w:rPr>
          <w:i/>
          <w:sz w:val="24"/>
          <w:szCs w:val="24"/>
        </w:rPr>
        <w:t>20</w:t>
      </w:r>
      <w:r w:rsidRPr="006F77F2">
        <w:rPr>
          <w:i/>
          <w:sz w:val="24"/>
          <w:szCs w:val="24"/>
        </w:rPr>
        <w:t>-2016</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From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r>
        <w:fldChar w:fldCharType="begin"/>
      </w:r>
      <w:r>
        <w:instrText xml:space="preserve"> SEQ Figure \* ARABIC </w:instrText>
      </w:r>
      <w:r>
        <w:fldChar w:fldCharType="separate"/>
      </w:r>
      <w:r>
        <w:rPr>
          <w:noProof/>
        </w:rPr>
        <w:t>1</w:t>
      </w:r>
      <w:r>
        <w:rPr>
          <w:noProof/>
        </w:rPr>
        <w:fldChar w:fldCharType="end"/>
      </w:r>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To operate the parallel machin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KLUSolve, and define the execution thread. In return, OpenDSS-PM will return to the user an ID (integer) to identify the created actor.</w:t>
      </w:r>
    </w:p>
    <w:p w:rsidR="004B436C" w:rsidRDefault="004B436C" w:rsidP="004B436C">
      <w:pPr>
        <w:pStyle w:val="ListParagraph"/>
        <w:numPr>
          <w:ilvl w:val="0"/>
          <w:numId w:val="3"/>
        </w:numPr>
        <w:jc w:val="both"/>
      </w:pPr>
      <w:r>
        <w:t>After the program has started the user issues the NewActor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nn</w:t>
      </w:r>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r w:rsidRPr="00FC1ED3">
        <w:rPr>
          <w:i/>
        </w:rPr>
        <w:t>ActiveActor</w:t>
      </w:r>
      <w:r>
        <w:t>=</w:t>
      </w:r>
      <w:r w:rsidRPr="00A53B0C">
        <w:rPr>
          <w:i/>
        </w:rPr>
        <w:t>nn</w:t>
      </w:r>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r w:rsidRPr="00DA2815">
        <w:rPr>
          <w:i/>
          <w:color w:val="auto"/>
        </w:rPr>
        <w:t>NumCPUs</w:t>
      </w:r>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r w:rsidRPr="00DA2815">
        <w:rPr>
          <w:i/>
          <w:color w:val="auto"/>
        </w:rPr>
        <w:t>NumCores</w:t>
      </w:r>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DSSPut_Command function of the DLL interface.</w:t>
      </w:r>
    </w:p>
    <w:p w:rsidR="004B436C" w:rsidRPr="00DA2815" w:rsidRDefault="004B436C" w:rsidP="004B436C">
      <w:pPr>
        <w:pStyle w:val="Heading3"/>
        <w:rPr>
          <w:i/>
          <w:color w:val="auto"/>
        </w:rPr>
      </w:pPr>
      <w:r w:rsidRPr="00DA2815">
        <w:rPr>
          <w:i/>
          <w:color w:val="auto"/>
        </w:rPr>
        <w:t>NewActor</w:t>
      </w:r>
    </w:p>
    <w:p w:rsidR="004B436C" w:rsidRDefault="004B436C" w:rsidP="004B436C">
      <w:pPr>
        <w:jc w:val="both"/>
      </w:pPr>
      <w:r>
        <w:t xml:space="preserve">This command creates a new actor (OpenDSS-PM Instance) and sets the new actor as the active actor. There can be only 1 circuit per actor. The </w:t>
      </w:r>
      <w:r w:rsidRPr="00150CBA">
        <w:rPr>
          <w:i/>
        </w:rPr>
        <w:t>NewActor</w:t>
      </w:r>
      <w:r>
        <w:t xml:space="preserve"> Instruction will increment the variable </w:t>
      </w:r>
      <w:r w:rsidRPr="00150CBA">
        <w:rPr>
          <w:i/>
        </w:rPr>
        <w:t>NumOfActors</w:t>
      </w:r>
      <w:r>
        <w:t>; however, if the number of actors is the same as the number of available CPUs the new actor will not be created, generating an error message. This instruction will return the ID of the active actor. This command does not requires a precedent command.</w:t>
      </w:r>
    </w:p>
    <w:p w:rsidR="004B436C" w:rsidRPr="00DA2815" w:rsidRDefault="004B436C" w:rsidP="004B436C">
      <w:pPr>
        <w:pStyle w:val="Heading3"/>
        <w:rPr>
          <w:i/>
          <w:color w:val="auto"/>
        </w:rPr>
      </w:pPr>
      <w:r w:rsidRPr="00DA2815">
        <w:rPr>
          <w:i/>
          <w:color w:val="auto"/>
        </w:rPr>
        <w:lastRenderedPageBreak/>
        <w:t>NumActors</w:t>
      </w:r>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4B436C" w:rsidRPr="00DA2815" w:rsidRDefault="004B436C" w:rsidP="004B436C">
      <w:pPr>
        <w:pStyle w:val="Heading3"/>
        <w:rPr>
          <w:i/>
          <w:color w:val="auto"/>
        </w:rPr>
      </w:pPr>
      <w:r w:rsidRPr="00DA2815">
        <w:rPr>
          <w:i/>
          <w:color w:val="auto"/>
        </w:rPr>
        <w:t>ActiveActor</w:t>
      </w:r>
    </w:p>
    <w:p w:rsidR="004B436C" w:rsidRDefault="004B436C" w:rsidP="004B436C">
      <w:pPr>
        <w:jc w:val="both"/>
      </w:pPr>
      <w:r>
        <w:t xml:space="preserve">This option can be used to get or set the active actor. The active actor cannot be higher than </w:t>
      </w:r>
      <w:r w:rsidRPr="00150CBA">
        <w:rPr>
          <w:i/>
        </w:rPr>
        <w:t>NumActors</w:t>
      </w:r>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CPU numbers are indexed from 0..n. That is, the CPU number is 0-based and cannot be greater than (</w:t>
      </w:r>
      <w:r w:rsidRPr="00150CBA">
        <w:rPr>
          <w:i/>
        </w:rPr>
        <w:t>Num</w:t>
      </w:r>
      <w:r>
        <w:rPr>
          <w:i/>
        </w:rPr>
        <w:t>CPU</w:t>
      </w:r>
      <w:r w:rsidRPr="00150CBA">
        <w:rPr>
          <w:i/>
        </w:rPr>
        <w:t>s</w:t>
      </w:r>
      <w:r>
        <w:t xml:space="preserve"> – 1). Actors are indexed from 1..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r>
        <w:rPr>
          <w:i/>
          <w:color w:val="auto"/>
        </w:rPr>
        <w:t>ActorProgress</w:t>
      </w:r>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r>
        <w:rPr>
          <w:i/>
          <w:color w:val="auto"/>
        </w:rPr>
        <w:t>ClearAll</w:t>
      </w:r>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Pr="008700D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This error is generated when the user is trying to create a new circuit but the number of available CPUs is already assigned to other circuits. To avoid this message, before creating a 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r w:rsidRPr="00150CBA">
              <w:rPr>
                <w:i/>
              </w:rPr>
              <w:t>NumActors</w:t>
            </w:r>
            <w:r>
              <w:t>) and the number of CPUs (</w:t>
            </w:r>
            <w:r w:rsidRPr="00150CBA">
              <w:rPr>
                <w:i/>
              </w:rPr>
              <w:t>NumCPUs</w:t>
            </w:r>
            <w:r>
              <w:t xml:space="preserve">) before executing the </w:t>
            </w:r>
            <w:r w:rsidRPr="00150CBA">
              <w:rPr>
                <w:i/>
              </w:rPr>
              <w:t xml:space="preserve">NewActor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This message is displayed when the user is trying to activate an inexistent actor. To avoid this message check the number of actors (</w:t>
            </w:r>
            <w:r w:rsidRPr="00150CBA">
              <w:rPr>
                <w:i/>
              </w:rPr>
              <w:t>NumActors</w:t>
            </w:r>
            <w:r>
              <w:t xml:space="preserve">) before activating one. The ID of the actor should be less than or equal to </w:t>
            </w:r>
            <w:r w:rsidRPr="00012EF6">
              <w:rPr>
                <w:i/>
              </w:rPr>
              <w:t>NumActors</w:t>
            </w:r>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lastRenderedPageBreak/>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r w:rsidRPr="00150CBA">
              <w:rPr>
                <w:i/>
              </w:rPr>
              <w:t>Num</w:t>
            </w:r>
            <w:r>
              <w:rPr>
                <w:i/>
              </w:rPr>
              <w:t>CPU</w:t>
            </w:r>
            <w:r w:rsidRPr="00150CBA">
              <w:rPr>
                <w:i/>
              </w:rPr>
              <w:t>s</w:t>
            </w:r>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earAll</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NewActor</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NewActor</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stepsize=1h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3</w:t>
      </w:r>
    </w:p>
    <w:p w:rsidR="004B436C" w:rsidRDefault="004B436C" w:rsidP="004B436C">
      <w:pPr>
        <w:ind w:left="720"/>
        <w:jc w:val="both"/>
        <w:rPr>
          <w:rFonts w:ascii="MS Sans Serif" w:hAnsi="MS Sans Serif" w:cs="MS Sans Serif"/>
          <w:sz w:val="16"/>
          <w:szCs w:val="16"/>
        </w:rPr>
      </w:pPr>
      <w:r>
        <w:rPr>
          <w:rFonts w:ascii="MS Sans Serif" w:hAnsi="MS Sans Serif" w:cs="MS Sans Serif"/>
          <w:sz w:val="16"/>
          <w:szCs w:val="16"/>
        </w:rPr>
        <w:t>solve</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1</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3</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p>
    <w:p w:rsidR="004B436C" w:rsidRDefault="004B436C" w:rsidP="004B436C">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1" w:name="_Ref464550492"/>
      <w:r>
        <w:t xml:space="preserve">Figure </w:t>
      </w:r>
      <w:r>
        <w:fldChar w:fldCharType="begin"/>
      </w:r>
      <w:r>
        <w:instrText xml:space="preserve"> SEQ Figure \* ARABIC </w:instrText>
      </w:r>
      <w:r>
        <w:fldChar w:fldCharType="separate"/>
      </w:r>
      <w:r>
        <w:rPr>
          <w:noProof/>
        </w:rPr>
        <w:t>2</w:t>
      </w:r>
      <w:r>
        <w:rPr>
          <w:noProof/>
        </w:rPr>
        <w:fldChar w:fldCharType="end"/>
      </w:r>
      <w:bookmarkEnd w:id="1"/>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2" w:name="_Ref464550484"/>
      <w:r>
        <w:t xml:space="preserve">Figure </w:t>
      </w:r>
      <w:r>
        <w:fldChar w:fldCharType="begin"/>
      </w:r>
      <w:r>
        <w:instrText xml:space="preserve"> SEQ Figure \* ARABIC </w:instrText>
      </w:r>
      <w:r>
        <w:fldChar w:fldCharType="separate"/>
      </w:r>
      <w:r>
        <w:rPr>
          <w:noProof/>
        </w:rPr>
        <w:t>3</w:t>
      </w:r>
      <w:r>
        <w:rPr>
          <w:noProof/>
        </w:rPr>
        <w:fldChar w:fldCharType="end"/>
      </w:r>
      <w:bookmarkEnd w:id="2"/>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3"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3"/>
    </w:p>
    <w:p w:rsidR="004B436C" w:rsidRPr="0035132D" w:rsidRDefault="004B436C" w:rsidP="004B436C">
      <w:pPr>
        <w:spacing w:after="0" w:line="240" w:lineRule="auto"/>
        <w:ind w:left="720" w:hanging="720"/>
        <w:jc w:val="both"/>
        <w:rPr>
          <w:rFonts w:ascii="Calibri" w:hAnsi="Calibri"/>
          <w:noProof/>
        </w:rPr>
      </w:pPr>
      <w:bookmarkStart w:id="4"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4"/>
    </w:p>
    <w:p w:rsidR="004B436C" w:rsidRPr="0035132D" w:rsidRDefault="004B436C" w:rsidP="004B436C">
      <w:pPr>
        <w:spacing w:after="0" w:line="240" w:lineRule="auto"/>
        <w:ind w:left="720" w:hanging="720"/>
        <w:jc w:val="both"/>
        <w:rPr>
          <w:rFonts w:ascii="Calibri" w:hAnsi="Calibri"/>
          <w:noProof/>
        </w:rPr>
      </w:pPr>
      <w:bookmarkStart w:id="5"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5"/>
    </w:p>
    <w:p w:rsidR="004B436C" w:rsidRPr="0035132D" w:rsidRDefault="004B436C" w:rsidP="004B436C">
      <w:pPr>
        <w:spacing w:line="240" w:lineRule="auto"/>
        <w:ind w:left="720" w:hanging="720"/>
        <w:jc w:val="both"/>
        <w:rPr>
          <w:rFonts w:ascii="Calibri" w:hAnsi="Calibri"/>
          <w:noProof/>
        </w:rPr>
      </w:pPr>
      <w:bookmarkStart w:id="6"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6"/>
    </w:p>
    <w:p w:rsidR="004B436C" w:rsidRDefault="004B436C" w:rsidP="004B436C">
      <w:pPr>
        <w:spacing w:line="240" w:lineRule="auto"/>
        <w:jc w:val="both"/>
        <w:rPr>
          <w:noProof/>
        </w:rPr>
      </w:pPr>
    </w:p>
    <w:p w:rsidR="006F77F2" w:rsidRPr="006F77F2" w:rsidRDefault="004B436C" w:rsidP="004B436C">
      <w:r>
        <w:fldChar w:fldCharType="end"/>
      </w:r>
      <w:bookmarkStart w:id="7" w:name="_GoBack"/>
      <w:bookmarkEnd w:id="7"/>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642D" w:rsidRDefault="00F3642D" w:rsidP="006F77F2">
      <w:pPr>
        <w:spacing w:after="0" w:line="240" w:lineRule="auto"/>
      </w:pPr>
      <w:r>
        <w:separator/>
      </w:r>
    </w:p>
  </w:endnote>
  <w:endnote w:type="continuationSeparator" w:id="0">
    <w:p w:rsidR="00F3642D" w:rsidRDefault="00F3642D"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4B436C">
          <w:rPr>
            <w:noProof/>
          </w:rPr>
          <w:t>1</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642D" w:rsidRDefault="00F3642D" w:rsidP="006F77F2">
      <w:pPr>
        <w:spacing w:after="0" w:line="240" w:lineRule="auto"/>
      </w:pPr>
      <w:r>
        <w:separator/>
      </w:r>
    </w:p>
  </w:footnote>
  <w:footnote w:type="continuationSeparator" w:id="0">
    <w:p w:rsidR="00F3642D" w:rsidRDefault="00F3642D"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D2F23"/>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73B24"/>
    <w:rsid w:val="00391462"/>
    <w:rsid w:val="00393E8D"/>
    <w:rsid w:val="003A0E0F"/>
    <w:rsid w:val="00401646"/>
    <w:rsid w:val="00406CEF"/>
    <w:rsid w:val="00410B5B"/>
    <w:rsid w:val="004410BD"/>
    <w:rsid w:val="00443B6E"/>
    <w:rsid w:val="00445A46"/>
    <w:rsid w:val="00455A59"/>
    <w:rsid w:val="00463257"/>
    <w:rsid w:val="004649C4"/>
    <w:rsid w:val="004B436C"/>
    <w:rsid w:val="004F3EE9"/>
    <w:rsid w:val="00511969"/>
    <w:rsid w:val="005231E2"/>
    <w:rsid w:val="005546BD"/>
    <w:rsid w:val="005C2A25"/>
    <w:rsid w:val="005F727A"/>
    <w:rsid w:val="006463EA"/>
    <w:rsid w:val="006618F2"/>
    <w:rsid w:val="00666F4C"/>
    <w:rsid w:val="0067149B"/>
    <w:rsid w:val="0067231D"/>
    <w:rsid w:val="006E798D"/>
    <w:rsid w:val="006F77F2"/>
    <w:rsid w:val="007658DC"/>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B4485C"/>
    <w:rsid w:val="00B549F7"/>
    <w:rsid w:val="00B56F61"/>
    <w:rsid w:val="00B72FBD"/>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17DB-BAAB-4874-B25D-FA98E9E41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7</Pages>
  <Words>2159</Words>
  <Characters>1231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Dugan, Roger</cp:lastModifiedBy>
  <cp:revision>16</cp:revision>
  <dcterms:created xsi:type="dcterms:W3CDTF">2016-10-20T14:29:00Z</dcterms:created>
  <dcterms:modified xsi:type="dcterms:W3CDTF">2016-10-20T18:45:00Z</dcterms:modified>
</cp:coreProperties>
</file>